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P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1"/>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w:t>
      </w:r>
      <w:commentRangeStart w:id="2"/>
      <w:r w:rsidR="005D3C08" w:rsidRPr="002734E4">
        <w:rPr>
          <w:rFonts w:ascii="Times New Roman" w:eastAsia="Times New Roman" w:hAnsi="Times New Roman" w:cs="Times New Roman"/>
          <w:color w:val="212121"/>
          <w:sz w:val="22"/>
          <w:shd w:val="clear" w:color="auto" w:fill="FFFFFF"/>
        </w:rPr>
        <w:t>reported</w:t>
      </w:r>
      <w:commentRangeEnd w:id="2"/>
      <w:r w:rsidR="0071259A">
        <w:rPr>
          <w:rStyle w:val="CommentReference"/>
        </w:rPr>
        <w:commentReference w:id="2"/>
      </w:r>
      <w:r w:rsidR="005D3C08" w:rsidRPr="002734E4">
        <w:rPr>
          <w:rFonts w:ascii="Times New Roman" w:eastAsia="Times New Roman" w:hAnsi="Times New Roman" w:cs="Times New Roman"/>
          <w:color w:val="212121"/>
          <w:sz w:val="22"/>
          <w:shd w:val="clear" w:color="auto" w:fill="FFFFFF"/>
        </w:rPr>
        <w:t>.</w:t>
      </w:r>
      <w:commentRangeEnd w:id="1"/>
      <w:r w:rsidRPr="002734E4">
        <w:rPr>
          <w:rStyle w:val="CommentReference"/>
          <w:rFonts w:ascii="Times New Roman" w:hAnsi="Times New Roman" w:cs="Times New Roman"/>
          <w:sz w:val="22"/>
          <w:szCs w:val="24"/>
        </w:rPr>
        <w:commentReference w:id="1"/>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77777777"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r>
        <w:rPr>
          <w:rFonts w:ascii="Times New Roman" w:hAnsi="Times New Roman" w:cs="Times New Roman"/>
          <w:b/>
          <w:sz w:val="22"/>
          <w:szCs w:val="22"/>
        </w:rPr>
        <w:t>subject</w:t>
      </w:r>
      <w:r w:rsidRPr="00DF216A">
        <w:rPr>
          <w:rFonts w:ascii="Times New Roman" w:hAnsi="Times New Roman" w:cs="Times New Roman"/>
          <w:b/>
          <w:sz w:val="22"/>
          <w:szCs w:val="22"/>
        </w:rPr>
        <w:t>s ag</w:t>
      </w:r>
      <w:r>
        <w:rPr>
          <w:rFonts w:ascii="Times New Roman" w:hAnsi="Times New Roman" w:cs="Times New Roman"/>
          <w:b/>
          <w:sz w:val="22"/>
          <w:szCs w:val="22"/>
        </w:rPr>
        <w:t xml:space="preserve">e ranges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0, 60], and (60, 100]. Although,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lt;=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777777"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49CFC538">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" filled="f" stroked="f">
                <v:textbox>
                  <w:txbxContent>
                    <w:p w14:paraId="306B26C0" w14:textId="77777777" w:rsidR="00375F89" w:rsidRDefault="00375F89" w:rsidP="00375F89"/>
                    <w:p w14:paraId="19BA5D08" w14:textId="77777777" w:rsidR="00375F89" w:rsidRDefault="00375F89" w:rsidP="00375F89"/>
                    <w:p w14:paraId="1D8FC81C" w14:textId="77777777" w:rsidR="00375F89" w:rsidRDefault="00375F89" w:rsidP="00375F89"/>
                    <w:p w14:paraId="2FFCA999" w14:textId="77777777" w:rsidR="00375F89" w:rsidRDefault="00375F89" w:rsidP="00375F89"/>
                    <w:p w14:paraId="0B031ABE" w14:textId="77777777" w:rsidR="00375F89" w:rsidRDefault="00375F89" w:rsidP="00375F89"/>
                    <w:p w14:paraId="11259B6E" w14:textId="77777777" w:rsidR="00375F89" w:rsidRDefault="00375F89" w:rsidP="00375F89"/>
                    <w:p w14:paraId="6AC88B79" w14:textId="77777777" w:rsidR="00375F89" w:rsidRDefault="00375F89" w:rsidP="00375F89"/>
                    <w:p w14:paraId="2A9B89DC" w14:textId="77777777" w:rsidR="00375F89" w:rsidRDefault="00375F89" w:rsidP="00375F89"/>
                    <w:p w14:paraId="2C047BCA" w14:textId="77777777" w:rsidR="00375F89" w:rsidRDefault="00375F89" w:rsidP="00375F89"/>
                    <w:p w14:paraId="430DB712" w14:textId="77777777" w:rsidR="00375F89" w:rsidRDefault="00375F89" w:rsidP="00375F89">
                      <w:r>
                        <w:tab/>
                      </w:r>
                      <w:r>
                        <w:tab/>
                      </w:r>
                    </w:p>
                    <w:p w14:paraId="0034FA58" w14:textId="77777777" w:rsidR="00375F89" w:rsidRPr="00175C17" w:rsidRDefault="00375F8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375F89" w:rsidRDefault="00375F89"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F6F0EC4">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7">
                      <a:extLst>
                        <a:ext uri="{28A0092B-C50C-407E-A947-70E740481C1C}">
                          <a14:useLocalDpi xmlns:a14="http://schemas.microsoft.com/office/drawing/2010/main" val="0"/>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77777777"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Our current 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detected 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mean age 59.3 years) (PMID: 23889843). T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4"/>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4"/>
      <w:r w:rsidR="003619DC">
        <w:rPr>
          <w:rStyle w:val="CommentReference"/>
        </w:rPr>
        <w:commentReference w:id="4"/>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5"/>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5"/>
      <w:r w:rsidR="00636E17">
        <w:rPr>
          <w:rStyle w:val="CommentReference"/>
        </w:rPr>
        <w:commentReference w:id="5"/>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6"/>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6"/>
      <w:r>
        <w:rPr>
          <w:rStyle w:val="CommentReference"/>
        </w:rPr>
        <w:commentReference w:id="6"/>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7"/>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7"/>
      <w:r w:rsidR="0075433D">
        <w:rPr>
          <w:rStyle w:val="CommentReference"/>
        </w:rPr>
        <w:commentReference w:id="7"/>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73C3D893"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3E9BDC56"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8"/>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C82C74">
        <w:rPr>
          <w:rFonts w:ascii="Times New Roman" w:eastAsia="Times New Roman" w:hAnsi="Times New Roman" w:cs="Times New Roman"/>
          <w:b/>
          <w:color w:val="FF0000"/>
          <w:sz w:val="22"/>
          <w:shd w:val="clear" w:color="auto" w:fill="FFFFFF"/>
        </w:rPr>
        <w:t xml:space="preserve"> </w:t>
      </w:r>
      <w:r w:rsidRPr="0075433D">
        <w:rPr>
          <w:rFonts w:ascii="Times New Roman" w:eastAsia="Times New Roman" w:hAnsi="Times New Roman" w:cs="Times New Roman"/>
          <w:b/>
          <w:color w:val="FF0000"/>
          <w:sz w:val="22"/>
          <w:shd w:val="clear" w:color="auto" w:fill="FFFFFF"/>
        </w:rPr>
        <w:t xml:space="preserve">in human and mouse subcutaneous adipose tissue.  In addition to a shift towards lipid storage, we also observed elevated expression of glycogen synthesis </w:t>
      </w:r>
      <w:proofErr w:type="gramStart"/>
      <w:r w:rsidRPr="0075433D">
        <w:rPr>
          <w:rFonts w:ascii="Times New Roman" w:eastAsia="Times New Roman" w:hAnsi="Times New Roman" w:cs="Times New Roman"/>
          <w:b/>
          <w:color w:val="FF0000"/>
          <w:sz w:val="22"/>
          <w:shd w:val="clear" w:color="auto" w:fill="FFFFFF"/>
        </w:rPr>
        <w:t>genes</w:t>
      </w:r>
      <w:r w:rsidR="00DB4D51">
        <w:rPr>
          <w:rFonts w:ascii="Times New Roman" w:eastAsia="Times New Roman" w:hAnsi="Times New Roman" w:cs="Times New Roman"/>
          <w:b/>
          <w:color w:val="FF0000"/>
          <w:sz w:val="22"/>
          <w:shd w:val="clear" w:color="auto" w:fill="FFFFFF"/>
        </w:rPr>
        <w:t xml:space="preserve"> </w:t>
      </w:r>
      <w:r w:rsidR="00FD491A">
        <w:t>,</w:t>
      </w:r>
      <w:proofErr w:type="gramEnd"/>
      <w:r w:rsidR="00FD491A">
        <w:t xml:space="preserve"> </w:t>
      </w:r>
      <w:r w:rsidR="00FD491A" w:rsidRPr="00FD491A">
        <w:rPr>
          <w:color w:val="31849B" w:themeColor="accent5" w:themeShade="BF"/>
        </w:rPr>
        <w:t xml:space="preserve">including </w:t>
      </w:r>
      <w:r w:rsidR="00FD491A" w:rsidRPr="00FD491A">
        <w:rPr>
          <w:i/>
          <w:color w:val="31849B" w:themeColor="accent5" w:themeShade="BF"/>
        </w:rPr>
        <w:t xml:space="preserve">GYS2, UGP2 </w:t>
      </w:r>
      <w:r w:rsidR="00FD491A" w:rsidRPr="00FD491A">
        <w:rPr>
          <w:iCs/>
          <w:color w:val="31849B" w:themeColor="accent5" w:themeShade="BF"/>
        </w:rPr>
        <w:t xml:space="preserve">and </w:t>
      </w:r>
      <w:r w:rsidR="00FD491A" w:rsidRPr="00FD491A">
        <w:rPr>
          <w:i/>
          <w:color w:val="31849B" w:themeColor="accent5" w:themeShade="BF"/>
        </w:rPr>
        <w:t>GBE1</w:t>
      </w:r>
      <w:r w:rsidR="00FD491A">
        <w:t xml:space="preserve"> </w:t>
      </w:r>
      <w:r w:rsidRPr="0075433D">
        <w:rPr>
          <w:rFonts w:ascii="Times New Roman" w:eastAsia="Times New Roman" w:hAnsi="Times New Roman" w:cs="Times New Roman"/>
          <w:b/>
          <w:color w:val="FF0000"/>
          <w:sz w:val="22"/>
          <w:shd w:val="clear" w:color="auto" w:fill="FFFFFF"/>
        </w:rPr>
        <w:t>in the Cushing's disease patients.</w:t>
      </w:r>
      <w:commentRangeEnd w:id="8"/>
      <w:r>
        <w:rPr>
          <w:rStyle w:val="CommentReference"/>
        </w:rPr>
        <w:commentReference w:id="8"/>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9"/>
      <w:r w:rsidRPr="0075433D">
        <w:rPr>
          <w:rFonts w:ascii="Times New Roman" w:eastAsia="Times New Roman" w:hAnsi="Times New Roman" w:cs="Times New Roman"/>
          <w:b/>
          <w:color w:val="212121"/>
          <w:sz w:val="22"/>
          <w:shd w:val="clear" w:color="auto" w:fill="FFFFFF"/>
        </w:rPr>
        <w:t>This description has now added to the methods section.</w:t>
      </w:r>
      <w:commentRangeEnd w:id="9"/>
      <w:r w:rsidR="00264E8B">
        <w:rPr>
          <w:rStyle w:val="CommentReference"/>
        </w:rPr>
        <w:commentReference w:id="9"/>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2" w:author="Quynh Tran" w:date="2015-04-25T20:50:00Z" w:initials="QT">
    <w:p w14:paraId="6FEE3622" w14:textId="77777777" w:rsidR="0071259A" w:rsidRDefault="0071259A" w:rsidP="0071259A">
      <w:pPr>
        <w:pStyle w:val="CommentText"/>
      </w:pPr>
      <w:r>
        <w:rPr>
          <w:rStyle w:val="CommentReference"/>
        </w:rPr>
        <w:annotationRef/>
      </w:r>
      <w:r>
        <w:t>Dave, I don’t think the reviewer wanted us to add age as a second covariate in the model, but to just have another model with age by itself and report it in the manuscript. So, like I explain here, we can only do this for the sub-cohort of 40-60 years old.  It’s up to you if you want to add this in the manuscript.</w:t>
      </w:r>
    </w:p>
    <w:p w14:paraId="70B1EF69" w14:textId="78E47876" w:rsidR="0071259A" w:rsidRDefault="0071259A">
      <w:pPr>
        <w:pStyle w:val="CommentText"/>
      </w:pPr>
      <w:bookmarkStart w:id="3" w:name="_GoBack"/>
      <w:bookmarkEnd w:id="3"/>
    </w:p>
  </w:comment>
  <w:comment w:id="1" w:author="Dave Bridges" w:date="2015-04-09T08:36:00Z" w:initials="DB">
    <w:p w14:paraId="7B46E698" w14:textId="01729554" w:rsidR="00C82C74" w:rsidRDefault="00C82C74">
      <w:pPr>
        <w:pStyle w:val="CommentText"/>
      </w:pPr>
      <w:r>
        <w:rPr>
          <w:rStyle w:val="CommentReference"/>
        </w:rPr>
        <w:annotationRef/>
      </w:r>
      <w:r>
        <w:t>Quynh will do this</w:t>
      </w:r>
    </w:p>
  </w:comment>
  <w:comment w:id="4" w:author="Dave Bridges" w:date="2015-04-09T11:31:00Z" w:initials="DB">
    <w:p w14:paraId="5045D5AD" w14:textId="331981E4" w:rsidR="00C82C74" w:rsidRDefault="00C82C74">
      <w:pPr>
        <w:pStyle w:val="CommentText"/>
      </w:pPr>
      <w:r>
        <w:rPr>
          <w:rStyle w:val="CommentReference"/>
        </w:rPr>
        <w:annotationRef/>
      </w:r>
      <w:r>
        <w:t>Quynh what is the precise definition of the first column</w:t>
      </w:r>
    </w:p>
  </w:comment>
  <w:comment w:id="5"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6"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7" w:author="Dave Bridges" w:date="2015-04-09T12:11:00Z" w:initials="DB">
    <w:p w14:paraId="59E33E6A" w14:textId="52C6A073" w:rsidR="00C82C74" w:rsidRDefault="00C82C74">
      <w:pPr>
        <w:pStyle w:val="CommentText"/>
      </w:pPr>
      <w:r>
        <w:rPr>
          <w:rStyle w:val="CommentReference"/>
        </w:rPr>
        <w:annotationRef/>
      </w:r>
      <w:r>
        <w:t>Quynh please write this part</w:t>
      </w:r>
    </w:p>
  </w:comment>
  <w:comment w:id="8" w:author="Dave Bridges" w:date="2015-04-09T12:12:00Z" w:initials="DB">
    <w:p w14:paraId="03223174" w14:textId="2E134623" w:rsidR="00C82C74" w:rsidRDefault="00C82C74">
      <w:pPr>
        <w:pStyle w:val="CommentText"/>
      </w:pPr>
      <w:r>
        <w:rPr>
          <w:rStyle w:val="CommentReference"/>
        </w:rPr>
        <w:annotationRef/>
      </w:r>
      <w:r>
        <w:t>Innocence can you please add more depth to this statement.</w:t>
      </w:r>
    </w:p>
  </w:comment>
  <w:comment w:id="9"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E3BBD"/>
    <w:rsid w:val="00174FEB"/>
    <w:rsid w:val="0017641A"/>
    <w:rsid w:val="00264E8B"/>
    <w:rsid w:val="002734E4"/>
    <w:rsid w:val="002D344F"/>
    <w:rsid w:val="002D5D88"/>
    <w:rsid w:val="003619DC"/>
    <w:rsid w:val="00375F89"/>
    <w:rsid w:val="0048431B"/>
    <w:rsid w:val="004C715E"/>
    <w:rsid w:val="004E3631"/>
    <w:rsid w:val="005D3C08"/>
    <w:rsid w:val="00636E17"/>
    <w:rsid w:val="006B66DA"/>
    <w:rsid w:val="006F241D"/>
    <w:rsid w:val="006F24A7"/>
    <w:rsid w:val="0071259A"/>
    <w:rsid w:val="0075433D"/>
    <w:rsid w:val="007607CE"/>
    <w:rsid w:val="007B1A42"/>
    <w:rsid w:val="0081738C"/>
    <w:rsid w:val="008A2A23"/>
    <w:rsid w:val="009A6D8A"/>
    <w:rsid w:val="009E2CF0"/>
    <w:rsid w:val="00A12BCF"/>
    <w:rsid w:val="00A34EF3"/>
    <w:rsid w:val="00A63530"/>
    <w:rsid w:val="00A65526"/>
    <w:rsid w:val="00A91696"/>
    <w:rsid w:val="00AA205D"/>
    <w:rsid w:val="00C62E03"/>
    <w:rsid w:val="00C82C74"/>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chart" Target="charts/chart1.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039436776"/>
        <c:axId val="2039313432"/>
      </c:barChart>
      <c:catAx>
        <c:axId val="2039436776"/>
        <c:scaling>
          <c:orientation val="minMax"/>
        </c:scaling>
        <c:delete val="0"/>
        <c:axPos val="b"/>
        <c:majorTickMark val="out"/>
        <c:minorTickMark val="none"/>
        <c:tickLblPos val="nextTo"/>
        <c:crossAx val="2039313432"/>
        <c:crosses val="autoZero"/>
        <c:auto val="1"/>
        <c:lblAlgn val="ctr"/>
        <c:lblOffset val="100"/>
        <c:noMultiLvlLbl val="0"/>
      </c:catAx>
      <c:valAx>
        <c:axId val="2039313432"/>
        <c:scaling>
          <c:orientation val="minMax"/>
        </c:scaling>
        <c:delete val="0"/>
        <c:axPos val="l"/>
        <c:numFmt formatCode="General" sourceLinked="1"/>
        <c:majorTickMark val="out"/>
        <c:minorTickMark val="none"/>
        <c:tickLblPos val="nextTo"/>
        <c:crossAx val="203943677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6</Pages>
  <Words>2413</Words>
  <Characters>13758</Characters>
  <Application>Microsoft Macintosh Word</Application>
  <DocSecurity>0</DocSecurity>
  <Lines>114</Lines>
  <Paragraphs>32</Paragraphs>
  <ScaleCrop>false</ScaleCrop>
  <Company>UT-HSC</Company>
  <LinksUpToDate>false</LinksUpToDate>
  <CharactersWithSpaces>1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Quynh Tran</cp:lastModifiedBy>
  <cp:revision>19</cp:revision>
  <dcterms:created xsi:type="dcterms:W3CDTF">2015-04-09T13:00:00Z</dcterms:created>
  <dcterms:modified xsi:type="dcterms:W3CDTF">2015-04-26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